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0E9B6D66" w:rsidR="00F42879" w:rsidRPr="00F42879" w:rsidRDefault="00F42879" w:rsidP="003841FB">
      <w:pPr>
        <w:pStyle w:val="Heading2"/>
        <w:spacing w:after="240" w:afterAutospacing="0"/>
        <w:jc w:val="both"/>
        <w:rPr>
          <w:sz w:val="24"/>
          <w:szCs w:val="24"/>
          <w:u w:val="single"/>
        </w:rPr>
      </w:pPr>
      <w:r w:rsidRPr="00F42879">
        <w:rPr>
          <w:sz w:val="24"/>
          <w:szCs w:val="24"/>
          <w:u w:val="single"/>
        </w:rPr>
        <w:t>Introduction </w:t>
      </w:r>
    </w:p>
    <w:p w14:paraId="51AD89EF" w14:textId="0D7DE306"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7"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8" w:history="1">
        <w:r>
          <w:rPr>
            <w:rStyle w:val="Hyperlink"/>
            <w:color w:val="1155CC"/>
          </w:rPr>
          <w:t>https://pubmed.ncbi.nlm.nih.gov/20660050/</w:t>
        </w:r>
      </w:hyperlink>
      <w:r>
        <w:rPr>
          <w:color w:val="000000"/>
        </w:rPr>
        <w:t>). Despite the exact degree to which insulin resistance plays a role in the development of T2D not being entirely understood, it is certainly an important accelerating factor in T2D development. Hence, great efforts are being made in order to investigate factors influencing insulin sensitivity. For instance, the 2nd phase of the National Institutes of Health’s 10 year long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9"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lWeb"/>
        <w:spacing w:before="0" w:beforeAutospacing="0" w:after="0" w:afterAutospacing="0" w:line="360" w:lineRule="auto"/>
        <w:jc w:val="both"/>
      </w:pPr>
      <w:r>
        <w:rPr>
          <w:color w:val="000000"/>
        </w:rPr>
        <w:t>The inability of peripheral tissues to correctly respond to insulin results in a large array of metabolic consequences such as dyslipidemia and unrestrained gluconeogenesis (</w:t>
      </w:r>
      <w:hyperlink r:id="rId10"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11" w:history="1">
        <w:r>
          <w:rPr>
            <w:rStyle w:val="Hyperlink"/>
            <w:color w:val="1155CC"/>
          </w:rPr>
          <w:t>https://www-sciencedirect-com.ezproxy.ub.unimaas.nl/science/article/pii/S0002914999002118</w:t>
        </w:r>
      </w:hyperlink>
      <w:r>
        <w:rPr>
          <w:color w:val="000000"/>
        </w:rPr>
        <w:t xml:space="preserve">). This is most likely due </w:t>
      </w:r>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2" w:history="1">
        <w:r>
          <w:rPr>
            <w:rStyle w:val="Hyperlink"/>
            <w:color w:val="1155CC"/>
          </w:rPr>
          <w:t>https://www.jci.org/articles/view/10762</w:t>
        </w:r>
      </w:hyperlink>
      <w:r>
        <w:rPr>
          <w:color w:val="000000"/>
        </w:rPr>
        <w:t>). </w:t>
      </w:r>
    </w:p>
    <w:p w14:paraId="3B6B031D" w14:textId="2A41CB88" w:rsidR="00F42879" w:rsidRPr="00F42879" w:rsidRDefault="00F42879" w:rsidP="003841F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3" w:history="1">
        <w:r>
          <w:rPr>
            <w:rStyle w:val="Hyperlink"/>
            <w:color w:val="1155CC"/>
          </w:rPr>
          <w:t>https://link.springer.com/article/10.1007/s00726-011-1088-7</w:t>
        </w:r>
      </w:hyperlink>
      <w:r>
        <w:rPr>
          <w:color w:val="000000"/>
        </w:rPr>
        <w:t>) and which have been shown to be increased insulin-resistant pre-diabetics (</w:t>
      </w:r>
      <w:r>
        <w:rPr>
          <w:color w:val="1155CC"/>
        </w:rPr>
        <w:t>Metabolomics and Type 2 Diabetes: Translating Basic Research into Clinical Application Matthias S. Klein, Metabolic profiling of the human response to a glucose challenge reveals distinct axes of insulin sensitivity Oded Shaham</w:t>
      </w:r>
      <w:r>
        <w:rPr>
          <w:color w:val="000000"/>
        </w:rPr>
        <w:t>). One way that insulin signaling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4"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The proteomic signature of insulin-resistant human skeletal muscle reveals increased glycolytic and decreased mitochondrial enzymes J. Giebelstein</w:t>
      </w:r>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5"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diabetes onset. For this reason, this study aims to investigate the differences in the microbiome, host proteome and host metabolome between insulin resistant and insulin sensitive pre diabetics. The majority of analyses quantifying these differences will be done using R.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8F2E85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6"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fecal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7"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Want EJ. LC-MS Untargeted Analysis. InMetabolic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18"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19"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of the iHMP’s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1"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MetaboDiff package </w:t>
      </w:r>
      <w:r w:rsidR="00B07C14">
        <w:rPr>
          <w:rFonts w:ascii="Times New Roman" w:eastAsia="Times New Roman" w:hAnsi="Times New Roman" w:cs="Times New Roman"/>
          <w:color w:val="000000"/>
          <w:sz w:val="24"/>
          <w:szCs w:val="24"/>
          <w:lang w:eastAsia="en-GB"/>
        </w:rPr>
        <w:t>(</w:t>
      </w:r>
      <w:hyperlink r:id="rId22"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phyloseq-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Stansfield J, Dozmorov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3"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phyloseq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r w:rsidR="00206229">
        <w:rPr>
          <w:rFonts w:ascii="Times New Roman" w:eastAsia="Times New Roman" w:hAnsi="Times New Roman" w:cs="Times New Roman"/>
          <w:color w:val="000000"/>
          <w:sz w:val="24"/>
          <w:szCs w:val="24"/>
          <w:lang w:eastAsia="en-GB"/>
        </w:rPr>
        <w:t xml:space="preserve">phyloseq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metagenomic phyloseq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phyloseq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were then used to prune the taxa of the entire phyloseq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This final phyloseq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metabolomic data used for the integrative analysis of the metagenomic and metabolomic data was also further preprocessed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phyloseq R package </w:t>
      </w:r>
      <w:r w:rsidR="00F41BF8">
        <w:rPr>
          <w:rFonts w:ascii="Times New Roman" w:hAnsi="Times New Roman" w:cs="Times New Roman"/>
          <w:color w:val="000000"/>
          <w:sz w:val="24"/>
          <w:szCs w:val="24"/>
        </w:rPr>
        <w:t>(</w:t>
      </w:r>
      <w:hyperlink r:id="rId24"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as used to perform a Principal Coordinate Analysis (PCoA) with the Bray-Curtis dissimilarity on the log(1+x) transformed metagenomic data. A multivariate ANOVA with permutations (PERMANOVA) was then carried out on the phyloseq relative abundances to investigate whether the differences suggested by the PCoA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Finally, a multivariate homogeneity check of the group dispersions was performed to determine whether the variance of the 2 groups could be an explanation for any separation seen in the PCoA</w:t>
      </w:r>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r w:rsidR="00001DCC" w:rsidRPr="00001DCC">
        <w:rPr>
          <w:rFonts w:ascii="Times New Roman" w:hAnsi="Times New Roman" w:cs="Times New Roman"/>
          <w:sz w:val="24"/>
          <w:szCs w:val="24"/>
          <w:bdr w:val="none" w:sz="0" w:space="0" w:color="auto" w:frame="1"/>
        </w:rPr>
        <w:t>Jari Oksanen, F. Guillaume Blanchet, Michael Friendly, Roeland Kindt, Pierre Legendre, Dan McGlinn, Peter R. Minchin,R. B. O'Hara, Gavin L. Simpson, Peter Solymos, M. Henry H. Stevens, Eduard Szoecs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vegan:Community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barplots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github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omic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limma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Ritchie, M.E., Phipson, B., Wu, D., Hu, Y., Law, C.W., Shi, W., and Smyth, G.K.(2015). limma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hile the metabolomic data was analyzed using the MetaboDiff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Andreas Mock (2020). MetaboDiff: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5"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MetaboAnalyst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26"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o</w:t>
      </w:r>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27"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alysis using PathVisio was done using the combined DA results. An expression criterion of p-value &lt; 0.05 was specified and pathways were sourced from the WikiPathways database of human pathways (</w:t>
      </w:r>
      <w:hyperlink r:id="rId28"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n additional joint pathway analysis using MetaboAnalyst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29"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This is especially true since MetaboAnalyst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0"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1"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a confidence score of 0.4. The resulting network was then extended to include the corresponding altered biological pathways by applying the WikiPathways link set using CyTargetLinker (</w:t>
      </w:r>
      <w:hyperlink r:id="rId32"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The filtered phyloseq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Daniela Witten and Rob Tibshirani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github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3"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phyloseq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PCoA. This PCoA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PCoA)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re notable differences were seen for the remaining phyla. The Bacteroidetes were less abundant in the IR samples compared to the IS samples (Figure 4.B) while the Verrucomicrobia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o further investigate the taxa separating the groups, the top 20 taxa generated by the PERMANOVA were identified in order to try recognis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Ruminoccocus. On the other hand, 2 out of the 10 microbes less abundant in IR and none of those more abundant in IR were Lachnospira.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limma, 23 proteins were deemed to be significantly altered in the IR condition compared to the IS condition based on p-value. 13 of these proteins were more abundant in the IR subjects (logFC &gt; 0) and 10, less abundant (logFC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logFC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logFC = -1.074 and -0.522, respectively) while APOC4 was more abundant in the IR condition (logFC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n the other hand, the DA using MetaboDiff generated 40 metabolites whose abundances were significantly altered (p &lt; 0.05) in the IR group compared to the IS group: 21 were less abundant (logFC &lt; 0) and 19 more abundant in the IR condition (logFC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logFC &gt; 0.05 or &lt; -0.05, 9 out of the 21 less abundant metabolites and 3 out of the 19 more abundant metabolites were sufficiently changed (Table 1). Unlike the results of the proteomic DA, 7 metabolites possessed a significant adjusted p-value with 5 also having a logFC </w:t>
      </w:r>
      <w:r w:rsidRPr="00C36B3D">
        <w:rPr>
          <w:rFonts w:ascii="Times New Roman" w:eastAsia="Times New Roman" w:hAnsi="Times New Roman" w:cs="Times New Roman"/>
          <w:color w:val="000000"/>
          <w:sz w:val="24"/>
          <w:szCs w:val="24"/>
          <w:lang w:eastAsia="en-GB"/>
        </w:rPr>
        <w:lastRenderedPageBreak/>
        <w:t>suggesting a sufficient change in abundance (Table 1). The remaining 2 metabolites with a logFC &gt; 0.05 or &lt; -0.05 were HMDB02759 (logFC = -0.327) and HMDB00705 (logFC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logFC &lt; -0.50, blue cells) and sufficiently more abundant (logFC &gt; 0.05, red cells) metabolites as determined by the differential analysis (DA) using MetaboDiff. The logFC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A73EA2">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A73EA2">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A73EA2">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A73EA2">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E(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A73EA2">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A73EA2">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A73EA2">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A73EA2">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A73EA2">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A73EA2">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LysoPE(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A73EA2">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LysoPC(20: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hospho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Combined pathway analysis of the proteome and metabolome data was done using PathVisio and MetaboAnalys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ChE</w:t>
            </w:r>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L-1 signaling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odiesterases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anine</w:t>
            </w:r>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Vitamin D-sensitive calcium signaling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ysoPC(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etaboAnalyst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3: List of significantly altered pathways ( p &lt; 0.05) from the combined pathway analysis using MetaboAnalys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A73EA2">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A73EA2">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A73EA2">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A73EA2">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Sphinganine</w:t>
            </w:r>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A73EA2">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A73EA2">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microbes were Firmicutes. This coincides with the majority of the taxa contributing most to the metagenomic separation of the IR and IS group (Figure 5). 6 of these 13 Firmicutes were Faecalibacterium prausnitzii, 3 were Oscillospira and 2 Coprococcus with the remaining 2 taxa being Dorea and Blautia producta.</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lastRenderedPageBreak/>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298B1" w14:textId="77777777" w:rsidR="00801CE5" w:rsidRDefault="00801CE5" w:rsidP="003841FB">
      <w:pPr>
        <w:spacing w:after="0" w:line="240" w:lineRule="auto"/>
      </w:pPr>
      <w:r>
        <w:separator/>
      </w:r>
    </w:p>
  </w:endnote>
  <w:endnote w:type="continuationSeparator" w:id="0">
    <w:p w14:paraId="28B3261A" w14:textId="77777777" w:rsidR="00801CE5" w:rsidRDefault="00801CE5"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3841FB" w:rsidRDefault="003841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3841FB" w:rsidRDefault="0038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47495" w14:textId="77777777" w:rsidR="00801CE5" w:rsidRDefault="00801CE5" w:rsidP="003841FB">
      <w:pPr>
        <w:spacing w:after="0" w:line="240" w:lineRule="auto"/>
      </w:pPr>
      <w:r>
        <w:separator/>
      </w:r>
    </w:p>
  </w:footnote>
  <w:footnote w:type="continuationSeparator" w:id="0">
    <w:p w14:paraId="515866B2" w14:textId="77777777" w:rsidR="00801CE5" w:rsidRDefault="00801CE5"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661B"/>
    <w:rsid w:val="000C47A2"/>
    <w:rsid w:val="00100822"/>
    <w:rsid w:val="00111069"/>
    <w:rsid w:val="001444D0"/>
    <w:rsid w:val="00146B61"/>
    <w:rsid w:val="001B0DD0"/>
    <w:rsid w:val="001B47B2"/>
    <w:rsid w:val="001C3C3A"/>
    <w:rsid w:val="001C587D"/>
    <w:rsid w:val="001E46AE"/>
    <w:rsid w:val="001F7631"/>
    <w:rsid w:val="00206229"/>
    <w:rsid w:val="00240C3B"/>
    <w:rsid w:val="00251850"/>
    <w:rsid w:val="002677F0"/>
    <w:rsid w:val="00286156"/>
    <w:rsid w:val="00286DC8"/>
    <w:rsid w:val="00293C82"/>
    <w:rsid w:val="002A5F17"/>
    <w:rsid w:val="002B0FC0"/>
    <w:rsid w:val="002C042D"/>
    <w:rsid w:val="002C1AEB"/>
    <w:rsid w:val="002C47BA"/>
    <w:rsid w:val="002E48D5"/>
    <w:rsid w:val="00305ACC"/>
    <w:rsid w:val="00306154"/>
    <w:rsid w:val="0032581F"/>
    <w:rsid w:val="00331BAE"/>
    <w:rsid w:val="0034059B"/>
    <w:rsid w:val="0034759E"/>
    <w:rsid w:val="00364FD9"/>
    <w:rsid w:val="003841FB"/>
    <w:rsid w:val="003861AF"/>
    <w:rsid w:val="003863D7"/>
    <w:rsid w:val="00392A2A"/>
    <w:rsid w:val="00392DE6"/>
    <w:rsid w:val="003A43E6"/>
    <w:rsid w:val="003C109F"/>
    <w:rsid w:val="003E7977"/>
    <w:rsid w:val="003F2906"/>
    <w:rsid w:val="0041380C"/>
    <w:rsid w:val="00425194"/>
    <w:rsid w:val="00427575"/>
    <w:rsid w:val="004348DB"/>
    <w:rsid w:val="00456FEE"/>
    <w:rsid w:val="00472624"/>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199A"/>
    <w:rsid w:val="00A077EF"/>
    <w:rsid w:val="00A10878"/>
    <w:rsid w:val="00A11C4D"/>
    <w:rsid w:val="00A13C01"/>
    <w:rsid w:val="00A214E1"/>
    <w:rsid w:val="00A22B5A"/>
    <w:rsid w:val="00A456DD"/>
    <w:rsid w:val="00A45791"/>
    <w:rsid w:val="00A47CEA"/>
    <w:rsid w:val="00A50320"/>
    <w:rsid w:val="00A50920"/>
    <w:rsid w:val="00A649D8"/>
    <w:rsid w:val="00AA729B"/>
    <w:rsid w:val="00AB7B0F"/>
    <w:rsid w:val="00B06144"/>
    <w:rsid w:val="00B07C14"/>
    <w:rsid w:val="00B210E4"/>
    <w:rsid w:val="00B31667"/>
    <w:rsid w:val="00B64BA0"/>
    <w:rsid w:val="00BA1B52"/>
    <w:rsid w:val="00BA23C6"/>
    <w:rsid w:val="00BB7D65"/>
    <w:rsid w:val="00BC131F"/>
    <w:rsid w:val="00BE59BD"/>
    <w:rsid w:val="00C436E9"/>
    <w:rsid w:val="00C90B0C"/>
    <w:rsid w:val="00C95602"/>
    <w:rsid w:val="00CA0A24"/>
    <w:rsid w:val="00CA20E0"/>
    <w:rsid w:val="00CA4414"/>
    <w:rsid w:val="00CB6661"/>
    <w:rsid w:val="00CC14CF"/>
    <w:rsid w:val="00CE62A3"/>
    <w:rsid w:val="00D03242"/>
    <w:rsid w:val="00D06F46"/>
    <w:rsid w:val="00D51626"/>
    <w:rsid w:val="00D52B97"/>
    <w:rsid w:val="00D568FF"/>
    <w:rsid w:val="00D61DCD"/>
    <w:rsid w:val="00DA21B1"/>
    <w:rsid w:val="00DA320E"/>
    <w:rsid w:val="00DD02AB"/>
    <w:rsid w:val="00DF4697"/>
    <w:rsid w:val="00E32C84"/>
    <w:rsid w:val="00E6727E"/>
    <w:rsid w:val="00EA724F"/>
    <w:rsid w:val="00EC097F"/>
    <w:rsid w:val="00EC2095"/>
    <w:rsid w:val="00ED7A0A"/>
    <w:rsid w:val="00F20B3A"/>
    <w:rsid w:val="00F271B7"/>
    <w:rsid w:val="00F372D1"/>
    <w:rsid w:val="00F379FD"/>
    <w:rsid w:val="00F41BF8"/>
    <w:rsid w:val="00F42879"/>
    <w:rsid w:val="00F47963"/>
    <w:rsid w:val="00F96BFD"/>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0660050/" TargetMode="External"/><Relationship Id="rId13" Type="http://schemas.openxmlformats.org/officeDocument/2006/relationships/hyperlink" Target="https://link.springer.com/article/10.1007/s00726-011-1088-7" TargetMode="External"/><Relationship Id="rId18" Type="http://schemas.openxmlformats.org/officeDocument/2006/relationships/hyperlink" Target="https://www.ncbi.nlm.nih.gov/pmc/articles/PMC5109542/" TargetMode="External"/><Relationship Id="rId26" Type="http://schemas.openxmlformats.org/officeDocument/2006/relationships/hyperlink" Target="https://currentprotocols.onlinelibrary.wiley.com/doi/abs/10.1002/cpbi.86"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4" Type="http://schemas.openxmlformats.org/officeDocument/2006/relationships/image" Target="media/image2.png"/><Relationship Id="rId7" Type="http://schemas.openxmlformats.org/officeDocument/2006/relationships/hyperlink" Target="https://link-springer-com.ezproxy.ub.unimaas.nl/article/10.1007/s00125-004-1338-2" TargetMode="External"/><Relationship Id="rId12" Type="http://schemas.openxmlformats.org/officeDocument/2006/relationships/hyperlink" Target="https://www.jci.org/articles/view/10762" TargetMode="External"/><Relationship Id="rId17" Type="http://schemas.openxmlformats.org/officeDocument/2006/relationships/hyperlink" Target="https://www.nature.com/articles/s41467-017-00249-5" TargetMode="External"/><Relationship Id="rId25" Type="http://schemas.openxmlformats.org/officeDocument/2006/relationships/hyperlink" Target="https://journals.plos.org/ploscompbiol/article?id=10.1371/journal.pcbi.1004085" TargetMode="External"/><Relationship Id="rId33" Type="http://schemas.openxmlformats.org/officeDocument/2006/relationships/hyperlink" Target="https://www.nature.com/articles/s41596-019-0264-1" TargetMode="External"/><Relationship Id="rId38"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hmp2-data.stanford.edu/" TargetMode="External"/><Relationship Id="rId20" Type="http://schemas.openxmlformats.org/officeDocument/2006/relationships/image" Target="media/image1.png"/><Relationship Id="rId29" Type="http://schemas.openxmlformats.org/officeDocument/2006/relationships/hyperlink" Target="https://pubmed.ncbi.nlm.nih.gov/31441146/"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ezproxy.ub.unimaas.nl/science/article/pii/S0002914999002118" TargetMode="External"/><Relationship Id="rId24" Type="http://schemas.openxmlformats.org/officeDocument/2006/relationships/hyperlink" Target="https://journals.plos.org/plosone/article?id=10.1371/journal.pone.0061217" TargetMode="External"/><Relationship Id="rId32" Type="http://schemas.openxmlformats.org/officeDocument/2006/relationships/hyperlink" Target="https://f1000research.com/articles/7-743" TargetMode="External"/><Relationship Id="rId37" Type="http://schemas.openxmlformats.org/officeDocument/2006/relationships/image" Target="media/image5.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thelancet.com/pdfs/journals/ebiom/PIIS2352-3964(19)30800-X.pdf" TargetMode="External"/><Relationship Id="rId23" Type="http://schemas.openxmlformats.org/officeDocument/2006/relationships/hyperlink" Target="https://github.com/jstansfield0/HMP2Data" TargetMode="External"/><Relationship Id="rId28" Type="http://schemas.openxmlformats.org/officeDocument/2006/relationships/hyperlink" Target="https://academic.oup.com/nar/article/46/D1/D661/4612963" TargetMode="External"/><Relationship Id="rId36" Type="http://schemas.openxmlformats.org/officeDocument/2006/relationships/image" Target="media/image4.png"/><Relationship Id="rId10" Type="http://schemas.openxmlformats.org/officeDocument/2006/relationships/hyperlink" Target="https://www-sciencedirect-com.ezproxy.ub.unimaas.nl/science/article/pii/S0025712510002051" TargetMode="External"/><Relationship Id="rId19" Type="http://schemas.openxmlformats.org/officeDocument/2006/relationships/hyperlink" Target="https://www.nature.com/articles/s41586-019-1236-x" TargetMode="External"/><Relationship Id="rId31" Type="http://schemas.openxmlformats.org/officeDocument/2006/relationships/hyperlink" Target="https://pubs.acs.org/doi/abs/10.1021/acs.jproteome.8b00702?casa_token=USD2zPrA-5QAAAAA%3AYyafljBu-Nc16fPtSZTe6iUPJs-9Osr3IunM7yHnmRqfAMPsnYE-OCnVtE63ZJN9MbDSHO4XSTxDSww-&amp;" TargetMode="External"/><Relationship Id="rId4" Type="http://schemas.openxmlformats.org/officeDocument/2006/relationships/webSettings" Target="webSettings.xml"/><Relationship Id="rId9" Type="http://schemas.openxmlformats.org/officeDocument/2006/relationships/hyperlink" Target="https://www.ncbi.nlm.nih.gov/pmc/articles/PMC5109542/" TargetMode="External"/><Relationship Id="rId14" Type="http://schemas.openxmlformats.org/officeDocument/2006/relationships/hyperlink" Target="https://www-pnas-org.ezproxy.ub.unimaas.nl/content/100/14/8466.long" TargetMode="External"/><Relationship Id="rId22" Type="http://schemas.openxmlformats.org/officeDocument/2006/relationships/hyperlink" Target="https://academic.oup.com/bioinformatics/article/34/19/3417/4987147" TargetMode="External"/><Relationship Id="rId27" Type="http://schemas.openxmlformats.org/officeDocument/2006/relationships/hyperlink" Target="https://academic.oup.com/nar/article/47/D1/D786/5124600" TargetMode="External"/><Relationship Id="rId30" Type="http://schemas.openxmlformats.org/officeDocument/2006/relationships/hyperlink" Target="https://www.ncbi.nlm.nih.gov/pmc/articles/PMC403769/" TargetMode="External"/><Relationship Id="rId35"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0</TotalTime>
  <Pages>22</Pages>
  <Words>6612</Words>
  <Characters>3768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80</cp:revision>
  <dcterms:created xsi:type="dcterms:W3CDTF">2020-06-10T13:06:00Z</dcterms:created>
  <dcterms:modified xsi:type="dcterms:W3CDTF">2020-06-15T17:58:00Z</dcterms:modified>
</cp:coreProperties>
</file>